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0BFE0" w14:textId="3425E6B0" w:rsidR="00EE7BD6" w:rsidRDefault="0059716B" w:rsidP="0098690D">
      <w:pPr>
        <w:spacing w:line="276" w:lineRule="auto"/>
        <w:jc w:val="center"/>
        <w:rPr>
          <w:rFonts w:ascii="Palatino Linotype" w:hAnsi="Palatino Linotype"/>
          <w:b/>
          <w:sz w:val="32"/>
          <w:lang w:val="nl-NL"/>
        </w:rPr>
      </w:pPr>
      <w:r w:rsidRPr="00F07306">
        <w:rPr>
          <w:rFonts w:ascii="Palatino Linotype" w:hAnsi="Palatino Linotype"/>
          <w:b/>
          <w:sz w:val="32"/>
          <w:u w:val="single"/>
          <w:lang w:val="nl-NL"/>
        </w:rPr>
        <w:t>Kaartkleuren</w:t>
      </w:r>
      <w:r w:rsidR="00EE7BD6" w:rsidRPr="00EE7BD6">
        <w:rPr>
          <w:rFonts w:ascii="Palatino Linotype" w:hAnsi="Palatino Linotype"/>
          <w:b/>
          <w:sz w:val="32"/>
          <w:lang w:val="nl-NL"/>
        </w:rPr>
        <w:t xml:space="preserve"> </w:t>
      </w:r>
    </w:p>
    <w:p w14:paraId="37FAF344" w14:textId="0CDDCD9E" w:rsidR="0059716B" w:rsidRPr="00EE7BD6" w:rsidRDefault="003B0F53" w:rsidP="0098690D">
      <w:pPr>
        <w:spacing w:line="276" w:lineRule="auto"/>
        <w:jc w:val="center"/>
        <w:rPr>
          <w:rFonts w:ascii="Palatino Linotype" w:hAnsi="Palatino Linotype"/>
          <w:b/>
          <w:i/>
          <w:sz w:val="28"/>
          <w:lang w:val="nl-NL"/>
        </w:rPr>
      </w:pPr>
      <w:r w:rsidRPr="00EE7BD6">
        <w:rPr>
          <w:rFonts w:ascii="Palatino Linotype" w:hAnsi="Palatino Linotype"/>
          <w:b/>
          <w:i/>
          <w:sz w:val="28"/>
          <w:lang w:val="nl-NL"/>
        </w:rPr>
        <w:t xml:space="preserve">Algoritmes voor het </w:t>
      </w:r>
      <w:r w:rsidR="006116CB" w:rsidRPr="00EE7BD6">
        <w:rPr>
          <w:rFonts w:ascii="Palatino Linotype" w:hAnsi="Palatino Linotype"/>
          <w:b/>
          <w:i/>
          <w:sz w:val="28"/>
          <w:lang w:val="nl-NL"/>
        </w:rPr>
        <w:t>in</w:t>
      </w:r>
      <w:r w:rsidRPr="00EE7BD6">
        <w:rPr>
          <w:rFonts w:ascii="Palatino Linotype" w:hAnsi="Palatino Linotype"/>
          <w:b/>
          <w:i/>
          <w:sz w:val="28"/>
          <w:lang w:val="nl-NL"/>
        </w:rPr>
        <w:t>kleuren van grafen</w:t>
      </w: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6D02AAD6" w14:textId="6693DAD7" w:rsidR="0059716B" w:rsidRPr="00EE7BD6" w:rsidRDefault="0059716B" w:rsidP="00EE7BD6">
      <w:pPr>
        <w:spacing w:line="276" w:lineRule="auto"/>
        <w:jc w:val="center"/>
        <w:rPr>
          <w:rFonts w:ascii="Palatino Linotype" w:hAnsi="Palatino Linotype"/>
          <w:sz w:val="26"/>
          <w:szCs w:val="26"/>
          <w:lang w:val="nl-NL"/>
        </w:rPr>
      </w:pPr>
      <w:r w:rsidRPr="00EE7BD6">
        <w:rPr>
          <w:rFonts w:ascii="Palatino Linotype" w:hAnsi="Palatino Linotype"/>
          <w:sz w:val="26"/>
          <w:szCs w:val="26"/>
          <w:lang w:val="nl-NL"/>
        </w:rPr>
        <w:t>door</w:t>
      </w:r>
      <w:r w:rsidR="00EE7BD6">
        <w:rPr>
          <w:rFonts w:ascii="Palatino Linotype" w:hAnsi="Palatino Linotype"/>
          <w:sz w:val="26"/>
          <w:szCs w:val="26"/>
          <w:lang w:val="nl-NL"/>
        </w:rPr>
        <w:t xml:space="preserve"> </w:t>
      </w:r>
      <w:r w:rsidRPr="00EE7BD6">
        <w:rPr>
          <w:rFonts w:ascii="Palatino Linotype" w:hAnsi="Palatino Linotype"/>
          <w:sz w:val="26"/>
          <w:szCs w:val="26"/>
          <w:lang w:val="nl-NL"/>
        </w:rPr>
        <w:t>Kim de Bie</w:t>
      </w:r>
      <w:r w:rsidR="00EE7BD6">
        <w:rPr>
          <w:rFonts w:ascii="Palatino Linotype" w:hAnsi="Palatino Linotype"/>
          <w:sz w:val="26"/>
          <w:szCs w:val="26"/>
          <w:lang w:val="nl-NL"/>
        </w:rPr>
        <w:t xml:space="preserve">, </w:t>
      </w:r>
      <w:r w:rsidRPr="00EE7BD6">
        <w:rPr>
          <w:rFonts w:ascii="Palatino Linotype" w:hAnsi="Palatino Linotype"/>
          <w:sz w:val="26"/>
          <w:szCs w:val="26"/>
          <w:lang w:val="nl-NL"/>
        </w:rPr>
        <w:t>Jeroen de Jong</w:t>
      </w:r>
      <w:r w:rsidR="00EE7BD6">
        <w:rPr>
          <w:rFonts w:ascii="Palatino Linotype" w:hAnsi="Palatino Linotype"/>
          <w:sz w:val="26"/>
          <w:szCs w:val="26"/>
          <w:lang w:val="nl-NL"/>
        </w:rPr>
        <w:t xml:space="preserve"> &amp; </w:t>
      </w:r>
      <w:r w:rsidRPr="00EE7BD6">
        <w:rPr>
          <w:rFonts w:ascii="Palatino Linotype" w:hAnsi="Palatino Linotype"/>
          <w:sz w:val="26"/>
          <w:szCs w:val="26"/>
          <w:lang w:val="nl-NL"/>
        </w:rPr>
        <w:t>Rik Volger</w:t>
      </w:r>
    </w:p>
    <w:p w14:paraId="1A60B527" w14:textId="77777777" w:rsidR="0059716B" w:rsidRPr="00EE7BD6" w:rsidRDefault="0059716B" w:rsidP="0098690D">
      <w:pPr>
        <w:spacing w:line="276" w:lineRule="auto"/>
        <w:jc w:val="center"/>
        <w:rPr>
          <w:rFonts w:ascii="Palatino Linotype" w:hAnsi="Palatino Linotype"/>
          <w:sz w:val="26"/>
          <w:szCs w:val="26"/>
          <w:lang w:val="nl-NL"/>
        </w:rPr>
      </w:pPr>
    </w:p>
    <w:p w14:paraId="58D69ED1" w14:textId="42BFAEA2" w:rsidR="0059716B" w:rsidRPr="00EE7BD6" w:rsidRDefault="0059716B" w:rsidP="00EE7BD6">
      <w:pPr>
        <w:spacing w:line="276" w:lineRule="auto"/>
        <w:jc w:val="center"/>
        <w:rPr>
          <w:rFonts w:ascii="Palatino Linotype" w:hAnsi="Palatino Linotype"/>
          <w:sz w:val="26"/>
          <w:szCs w:val="26"/>
          <w:lang w:val="nl-NL"/>
        </w:rPr>
      </w:pPr>
      <w:r w:rsidRPr="00EE7BD6">
        <w:rPr>
          <w:rFonts w:ascii="Palatino Linotype" w:hAnsi="Palatino Linotype"/>
          <w:sz w:val="26"/>
          <w:szCs w:val="26"/>
          <w:lang w:val="nl-NL"/>
        </w:rPr>
        <w:t xml:space="preserve">Heuristieken, </w:t>
      </w:r>
      <w:r w:rsidR="00CA375D" w:rsidRPr="00EE7BD6">
        <w:rPr>
          <w:rFonts w:ascii="Palatino Linotype" w:hAnsi="Palatino Linotype"/>
          <w:sz w:val="26"/>
          <w:szCs w:val="26"/>
          <w:lang w:val="nl-NL"/>
        </w:rPr>
        <w:t>drs</w:t>
      </w:r>
      <w:r w:rsidRPr="00EE7BD6">
        <w:rPr>
          <w:rFonts w:ascii="Palatino Linotype" w:hAnsi="Palatino Linotype"/>
          <w:sz w:val="26"/>
          <w:szCs w:val="26"/>
          <w:lang w:val="nl-NL"/>
        </w:rPr>
        <w:t>. Daan van den Berg</w:t>
      </w:r>
      <w:r w:rsidR="00EE7BD6">
        <w:rPr>
          <w:rFonts w:ascii="Palatino Linotype" w:hAnsi="Palatino Linotype"/>
          <w:sz w:val="26"/>
          <w:szCs w:val="26"/>
          <w:lang w:val="nl-NL"/>
        </w:rPr>
        <w:t xml:space="preserve"> (</w:t>
      </w:r>
      <w:r w:rsidR="00EE7BD6" w:rsidRPr="00EE7BD6">
        <w:rPr>
          <w:rFonts w:ascii="Palatino Linotype" w:hAnsi="Palatino Linotype"/>
          <w:sz w:val="26"/>
          <w:szCs w:val="26"/>
          <w:lang w:val="nl-NL"/>
        </w:rPr>
        <w:t>Universiteit van Amsterdam</w:t>
      </w:r>
      <w:r w:rsidR="00EE7BD6">
        <w:rPr>
          <w:rFonts w:ascii="Palatino Linotype" w:hAnsi="Palatino Linotype"/>
          <w:sz w:val="26"/>
          <w:szCs w:val="26"/>
          <w:lang w:val="nl-NL"/>
        </w:rPr>
        <w:t>)</w:t>
      </w:r>
    </w:p>
    <w:p w14:paraId="21ADF09D" w14:textId="1E681291" w:rsidR="009A7A5A" w:rsidRPr="009E165A" w:rsidRDefault="0059716B" w:rsidP="0098690D">
      <w:pPr>
        <w:pBdr>
          <w:bottom w:val="single" w:sz="12" w:space="1" w:color="auto"/>
        </w:pBdr>
        <w:spacing w:line="276" w:lineRule="auto"/>
        <w:jc w:val="center"/>
        <w:rPr>
          <w:rFonts w:ascii="Palatino Linotype" w:hAnsi="Palatino Linotype"/>
          <w:sz w:val="26"/>
          <w:szCs w:val="26"/>
          <w:lang w:val="nl-NL"/>
        </w:rPr>
      </w:pPr>
      <w:r w:rsidRPr="009E165A">
        <w:rPr>
          <w:rFonts w:ascii="Palatino Linotype" w:hAnsi="Palatino Linotype"/>
          <w:sz w:val="26"/>
          <w:szCs w:val="26"/>
          <w:lang w:val="nl-NL"/>
        </w:rPr>
        <w:t>18 december 2015</w:t>
      </w:r>
      <w:r w:rsidR="009E165A" w:rsidRPr="009E165A">
        <w:rPr>
          <w:rFonts w:ascii="Palatino Linotype" w:hAnsi="Palatino Linotype"/>
          <w:sz w:val="26"/>
          <w:szCs w:val="26"/>
          <w:lang w:val="nl-NL"/>
        </w:rPr>
        <w:br/>
      </w:r>
    </w:p>
    <w:p w14:paraId="438D522E" w14:textId="1838250A" w:rsidR="00EE7BD6" w:rsidRPr="00CD6534" w:rsidRDefault="00DF252D" w:rsidP="00DF252D">
      <w:pPr>
        <w:pBdr>
          <w:bottom w:val="single" w:sz="12" w:space="1" w:color="auto"/>
        </w:pBdr>
        <w:spacing w:line="276" w:lineRule="auto"/>
        <w:jc w:val="both"/>
        <w:rPr>
          <w:rFonts w:ascii="Palatino Linotype" w:hAnsi="Palatino Linotype"/>
          <w:sz w:val="20"/>
          <w:lang w:val="nl-NL"/>
        </w:rPr>
      </w:pPr>
      <w:r w:rsidRPr="00EE7BD6">
        <w:rPr>
          <w:rFonts w:ascii="Palatino Linotype" w:hAnsi="Palatino Linotype"/>
          <w:b/>
          <w:u w:val="single"/>
          <w:lang w:val="nl-NL"/>
        </w:rPr>
        <w:t>Samenvatting</w:t>
      </w:r>
      <w:r w:rsidRPr="00EE7BD6">
        <w:rPr>
          <w:rFonts w:ascii="Palatino Linotype" w:hAnsi="Palatino Linotype"/>
          <w:b/>
          <w:lang w:val="nl-NL"/>
        </w:rPr>
        <w:t>: In dit verslag wordt een aanpak van het grafenkleurprobleem gepresenteerd. De verschillende algoritmes en heuristieken die zijn gebruikt en toegepast op geografische kaarten en sociale netwerken worden uitgelegd en de resultaten worden met elkaar vergeleken. Het blijkt dat een depth-first aanpak gecombineerd met een greedy-coloring algoritme tot goede resultaten leidt. Daarnaast worden enkele voorbeelden van bredere, praktische toepassingen van dit algoritme opgesomd.</w:t>
      </w:r>
      <w:r>
        <w:rPr>
          <w:rFonts w:ascii="Palatino Linotype" w:hAnsi="Palatino Linotype"/>
          <w:sz w:val="28"/>
          <w:lang w:val="nl-NL"/>
        </w:rPr>
        <w:br/>
      </w:r>
    </w:p>
    <w:p w14:paraId="6E423A72" w14:textId="001D5044" w:rsidR="00B13941" w:rsidRPr="00E96C5E" w:rsidRDefault="002D68E6" w:rsidP="00EE7BD6">
      <w:pPr>
        <w:spacing w:line="276" w:lineRule="auto"/>
        <w:ind w:firstLine="720"/>
        <w:jc w:val="both"/>
        <w:rPr>
          <w:rFonts w:ascii="Palatino Linotype" w:hAnsi="Palatino Linotype"/>
          <w:b/>
          <w:sz w:val="21"/>
          <w:szCs w:val="21"/>
          <w:lang w:val="nl-NL"/>
        </w:rPr>
      </w:pPr>
      <w:r>
        <w:rPr>
          <w:rFonts w:ascii="Palatino Linotype" w:hAnsi="Palatino Linotype"/>
          <w:b/>
          <w:sz w:val="21"/>
          <w:szCs w:val="21"/>
          <w:u w:val="single"/>
          <w:lang w:val="nl-NL"/>
        </w:rPr>
        <w:br/>
      </w:r>
      <w:r w:rsidR="00B13941" w:rsidRPr="00E96C5E">
        <w:rPr>
          <w:rFonts w:ascii="Palatino Linotype" w:hAnsi="Palatino Linotype"/>
          <w:b/>
          <w:sz w:val="21"/>
          <w:szCs w:val="21"/>
          <w:u w:val="single"/>
          <w:lang w:val="nl-NL"/>
        </w:rPr>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w:t>
      </w:r>
      <w:r w:rsidR="00913F80" w:rsidRPr="00E96C5E">
        <w:rPr>
          <w:rFonts w:ascii="Palatino Linotype" w:hAnsi="Palatino Linotype"/>
          <w:sz w:val="21"/>
          <w:szCs w:val="21"/>
          <w:lang w:val="nl-NL"/>
        </w:rPr>
        <w:lastRenderedPageBreak/>
        <w:t xml:space="preserve">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49530182" w14:textId="77777777"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rPr>
        <w:drawing>
          <wp:inline distT="0" distB="0" distL="0" distR="0" wp14:anchorId="106DC507" wp14:editId="5E2C4720">
            <wp:extent cx="1557969" cy="1440000"/>
            <wp:effectExtent l="0" t="0" r="4445" b="8255"/>
            <wp:docPr id="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rPr>
        <w:drawing>
          <wp:inline distT="0" distB="0" distL="0" distR="0" wp14:anchorId="63B18F8F" wp14:editId="2DDD413C">
            <wp:extent cx="1740284" cy="1440000"/>
            <wp:effectExtent l="0" t="0" r="0" b="8255"/>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rPr>
        <w:drawing>
          <wp:inline distT="0" distB="0" distL="0" distR="0" wp14:anchorId="1C1C5DEF" wp14:editId="074C6A14">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675669FA"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w:t>
      </w:r>
      <w:r w:rsidR="009042ED">
        <w:rPr>
          <w:rFonts w:ascii="Palatino Linotype" w:hAnsi="Palatino Linotype"/>
          <w:sz w:val="21"/>
          <w:szCs w:val="21"/>
          <w:lang w:val="nl-NL"/>
        </w:rPr>
        <w:t xml:space="preserve"> respectievelijk uit 99, 98 en 100</w:t>
      </w:r>
      <w:r w:rsidR="00CA375D" w:rsidRPr="00E96C5E">
        <w:rPr>
          <w:rFonts w:ascii="Palatino Linotype" w:hAnsi="Palatino Linotype"/>
          <w:sz w:val="21"/>
          <w:szCs w:val="21"/>
          <w:lang w:val="nl-NL"/>
        </w:rPr>
        <w:t xml:space="preserve"> </w:t>
      </w:r>
      <w:r w:rsidR="00913C8C" w:rsidRPr="00E96C5E">
        <w:rPr>
          <w:rFonts w:ascii="Palatino Linotype" w:hAnsi="Palatino Linotype"/>
          <w:sz w:val="21"/>
          <w:szCs w:val="21"/>
          <w:lang w:val="nl-NL"/>
        </w:rPr>
        <w:t>knopen</w:t>
      </w:r>
      <w:ins w:id="0" w:author="Kim de Bie" w:date="2015-12-17T10:52:00Z">
        <w:r w:rsidR="009042ED">
          <w:rPr>
            <w:rFonts w:ascii="Palatino Linotype" w:hAnsi="Palatino Linotype"/>
            <w:sz w:val="21"/>
            <w:szCs w:val="21"/>
            <w:lang w:val="nl-NL"/>
          </w:rPr>
          <w:t>.</w:t>
        </w:r>
      </w:ins>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 xml:space="preserve">een zeer lastig </w:t>
      </w:r>
      <w:r w:rsidR="00CA375D">
        <w:rPr>
          <w:rFonts w:ascii="Palatino Linotype" w:hAnsi="Palatino Linotype"/>
          <w:sz w:val="21"/>
          <w:szCs w:val="21"/>
          <w:lang w:val="nl-NL"/>
        </w:rPr>
        <w:t>rekenkundig</w:t>
      </w:r>
      <w:r w:rsidR="000F45CF" w:rsidRPr="00E96C5E">
        <w:rPr>
          <w:rFonts w:ascii="Palatino Linotype" w:hAnsi="Palatino Linotype"/>
          <w:sz w:val="21"/>
          <w:szCs w:val="21"/>
          <w:lang w:val="nl-NL"/>
        </w:rPr>
        <w:t xml:space="preserve">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FootnoteReference"/>
          <w:rFonts w:ascii="Palatino Linotype" w:hAnsi="Palatino Linotype"/>
          <w:sz w:val="21"/>
          <w:szCs w:val="21"/>
          <w:lang w:val="nl-NL"/>
        </w:rPr>
        <w:footnoteReference w:id="2"/>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kleuren,  realistisch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w:t>
      </w:r>
      <w:r w:rsidRPr="00E96C5E">
        <w:rPr>
          <w:rFonts w:ascii="Palatino Linotype" w:hAnsi="Palatino Linotype"/>
          <w:sz w:val="21"/>
          <w:szCs w:val="21"/>
          <w:lang w:val="nl-NL"/>
        </w:rPr>
        <w:lastRenderedPageBreak/>
        <w:t>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75B6ECFF"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één voor éé</w:t>
      </w:r>
      <w:r w:rsidR="002C7D1A" w:rsidRPr="00E96C5E">
        <w:rPr>
          <w:rFonts w:ascii="Palatino Linotype" w:hAnsi="Palatino Linotype"/>
          <w:sz w:val="21"/>
          <w:szCs w:val="21"/>
          <w:lang w:val="nl-NL"/>
        </w:rPr>
        <w:t xml:space="preserve">n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maximum aantal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230E9AC9"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 xml:space="preserve">Door het </w:t>
      </w:r>
      <w:r w:rsidR="008C058F" w:rsidRPr="00E96C5E">
        <w:rPr>
          <w:rFonts w:ascii="Palatino Linotype" w:hAnsi="Palatino Linotype"/>
          <w:sz w:val="21"/>
          <w:szCs w:val="21"/>
          <w:lang w:val="nl-NL"/>
        </w:rPr>
        <w:t>prioriteren</w:t>
      </w:r>
      <w:r w:rsidR="00C946EF" w:rsidRPr="00E96C5E">
        <w:rPr>
          <w:rFonts w:ascii="Palatino Linotype" w:hAnsi="Palatino Linotype"/>
          <w:sz w:val="21"/>
          <w:szCs w:val="21"/>
          <w:lang w:val="nl-NL"/>
        </w:rPr>
        <w:t xml:space="preserve">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0254C639"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 xml:space="preserve">hebben we het greedy-coloringmechanisme (oftewel: kleuren in een lijst afwerken, en zo lang mogelijk dezelfde kleur gebruiken) verder geperfectioneerd. Waar in versie twee gewerkt wordt met een willekeurige lijstvolgorde, </w:t>
      </w:r>
      <w:r w:rsidR="000A714C" w:rsidRPr="00E96C5E">
        <w:rPr>
          <w:rFonts w:ascii="Palatino Linotype" w:hAnsi="Palatino Linotype"/>
          <w:sz w:val="21"/>
          <w:szCs w:val="21"/>
          <w:lang w:val="nl-NL"/>
        </w:rPr>
        <w:lastRenderedPageBreak/>
        <w:t>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w:t>
      </w:r>
      <w:r w:rsidR="008C058F" w:rsidRPr="00E96C5E">
        <w:rPr>
          <w:rFonts w:ascii="Palatino Linotype" w:hAnsi="Palatino Linotype"/>
          <w:sz w:val="21"/>
          <w:szCs w:val="21"/>
          <w:lang w:val="nl-NL"/>
        </w:rPr>
        <w:t>prioriteren</w:t>
      </w:r>
      <w:r w:rsidR="008A2C45" w:rsidRPr="00E96C5E">
        <w:rPr>
          <w:rFonts w:ascii="Palatino Linotype" w:hAnsi="Palatino Linotype"/>
          <w:sz w:val="21"/>
          <w:szCs w:val="21"/>
          <w:lang w:val="nl-NL"/>
        </w:rPr>
        <w:t xml:space="preserve">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792C9A85" w:rsidR="0067450E" w:rsidRDefault="00A9673D" w:rsidP="004B2F04">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zekerheid gezegd kan worden dat het </w:t>
      </w:r>
      <w:r w:rsidRPr="00BC403E">
        <w:rPr>
          <w:rFonts w:ascii="Palatino Linotype" w:hAnsi="Palatino Linotype"/>
          <w:sz w:val="21"/>
          <w:szCs w:val="21"/>
          <w:lang w:val="nl-NL"/>
        </w:rPr>
        <w:t xml:space="preserve">het </w:t>
      </w:r>
      <w:r w:rsidR="00312664">
        <w:rPr>
          <w:rFonts w:ascii="Palatino Linotype" w:hAnsi="Palatino Linotype"/>
          <w:sz w:val="21"/>
          <w:szCs w:val="21"/>
          <w:lang w:val="nl-NL"/>
        </w:rPr>
        <w:t xml:space="preserve">chromatisch getal </w:t>
      </w:r>
      <w:r w:rsidRPr="00BC403E">
        <w:rPr>
          <w:rFonts w:ascii="Palatino Linotype" w:hAnsi="Palatino Linotype"/>
          <w:sz w:val="21"/>
          <w:szCs w:val="21"/>
          <w:lang w:val="nl-NL"/>
        </w:rPr>
        <w:t>heeft</w:t>
      </w:r>
      <w:r w:rsidR="0037152B">
        <w:rPr>
          <w:rFonts w:ascii="Palatino Linotype" w:hAnsi="Palatino Linotype"/>
          <w:sz w:val="21"/>
          <w:szCs w:val="21"/>
          <w:lang w:val="nl-NL"/>
        </w:rPr>
        <w:t xml:space="preserve"> gebruikt</w:t>
      </w:r>
      <w:r w:rsidRPr="00E96C5E">
        <w:rPr>
          <w:rFonts w:ascii="Palatino Linotype" w:hAnsi="Palatino Linotype"/>
          <w:sz w:val="21"/>
          <w:szCs w:val="21"/>
          <w:lang w:val="nl-NL"/>
        </w:rPr>
        <w:t xml:space="preserve">.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 </w:t>
      </w:r>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 xml:space="preserve">et chromatisch getal minimaal </w:t>
      </w:r>
      <w:commentRangeStart w:id="1"/>
      <w:r w:rsidR="003324C2" w:rsidRPr="00E96C5E">
        <w:rPr>
          <w:rFonts w:ascii="Palatino Linotype" w:hAnsi="Palatino Linotype"/>
          <w:sz w:val="21"/>
          <w:szCs w:val="21"/>
          <w:lang w:val="nl-NL"/>
        </w:rPr>
        <w:t>gelijk aan het aantal ov</w:t>
      </w:r>
      <w:r w:rsidR="00E35724">
        <w:rPr>
          <w:rFonts w:ascii="Palatino Linotype" w:hAnsi="Palatino Linotype"/>
          <w:sz w:val="21"/>
          <w:szCs w:val="21"/>
          <w:lang w:val="nl-NL"/>
        </w:rPr>
        <w:t>erlappende connecties, plus één</w:t>
      </w:r>
      <w:commentRangeEnd w:id="1"/>
      <w:r w:rsidR="00312664">
        <w:rPr>
          <w:rStyle w:val="CommentReference"/>
        </w:rPr>
        <w:commentReference w:id="1"/>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F) moeten dus andere kleuren krijgen. Omdat dit aantal oneven is (vijf), kan dit niet met twee kleuren gedaan worden (om en om)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mliggend land heeft hierbij minimaal </w:t>
      </w:r>
      <w:r w:rsidR="00312664">
        <w:rPr>
          <w:rFonts w:ascii="Palatino Linotype" w:hAnsi="Palatino Linotype"/>
          <w:sz w:val="21"/>
          <w:szCs w:val="21"/>
          <w:lang w:val="nl-NL"/>
        </w:rPr>
        <w:t>twee connecties die ook verbonden zijn met het centrale land</w:t>
      </w:r>
      <w:r w:rsidR="003324C2">
        <w:rPr>
          <w:rFonts w:ascii="Palatino Linotype" w:hAnsi="Palatino Linotype"/>
          <w:sz w:val="21"/>
          <w:szCs w:val="21"/>
          <w:lang w:val="nl-NL"/>
        </w:rPr>
        <w:t>.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060C98C8" w14:textId="77777777" w:rsidR="004B2F04" w:rsidRPr="00BC403E" w:rsidRDefault="004B2F04" w:rsidP="00BC403E">
      <w:pPr>
        <w:spacing w:line="276" w:lineRule="auto"/>
        <w:ind w:firstLine="720"/>
        <w:jc w:val="center"/>
        <w:rPr>
          <w:rFonts w:ascii="Palatino Linotype" w:hAnsi="Palatino Linotype"/>
          <w:noProof/>
          <w:sz w:val="21"/>
          <w:szCs w:val="21"/>
          <w:lang w:val="nl-NL"/>
        </w:rPr>
      </w:pPr>
      <w:r w:rsidRPr="00BC403E">
        <w:rPr>
          <w:rFonts w:ascii="Palatino Linotype" w:hAnsi="Palatino Linotype"/>
          <w:noProof/>
          <w:sz w:val="21"/>
          <w:szCs w:val="21"/>
        </w:rPr>
        <w:drawing>
          <wp:inline distT="0" distB="0" distL="0" distR="0" wp14:anchorId="2C4DE050" wp14:editId="42A3249F">
            <wp:extent cx="1276748" cy="1440000"/>
            <wp:effectExtent l="0" t="0" r="0" b="8255"/>
            <wp:docPr id="8"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C403E">
        <w:rPr>
          <w:rFonts w:ascii="Palatino Linotype" w:hAnsi="Palatino Linotype"/>
          <w:noProof/>
          <w:sz w:val="21"/>
          <w:szCs w:val="21"/>
          <w:lang w:val="nl-NL"/>
        </w:rPr>
        <w:t xml:space="preserve"> </w:t>
      </w:r>
      <w:r w:rsidRPr="00BC403E">
        <w:rPr>
          <w:rFonts w:ascii="Palatino Linotype" w:hAnsi="Palatino Linotype"/>
          <w:noProof/>
          <w:sz w:val="21"/>
          <w:szCs w:val="21"/>
        </w:rPr>
        <w:drawing>
          <wp:inline distT="0" distB="0" distL="0" distR="0" wp14:anchorId="07C0AD26" wp14:editId="05BF45ED">
            <wp:extent cx="1415940" cy="1440000"/>
            <wp:effectExtent l="0" t="0" r="0" b="8255"/>
            <wp:docPr id="10"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lastRenderedPageBreak/>
        <w:t xml:space="preserve">Figuur 2A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2B77914D" w:rsidR="00C028B4"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Merk hierbij</w:t>
      </w:r>
      <w:r w:rsidR="00DD4B17" w:rsidRPr="00E96C5E">
        <w:rPr>
          <w:rFonts w:ascii="Palatino Linotype" w:hAnsi="Palatino Linotype"/>
          <w:sz w:val="21"/>
          <w:szCs w:val="21"/>
          <w:lang w:val="nl-NL"/>
        </w:rPr>
        <w:t xml:space="preserve"> op dat het aantal vereiste kleuren direct gerelateerd is aan de toestandsruimte</w:t>
      </w:r>
      <w:r w:rsidR="00FD5BE1">
        <w:rPr>
          <w:rFonts w:ascii="Palatino Linotype" w:hAnsi="Palatino Linotype"/>
          <w:sz w:val="21"/>
          <w:szCs w:val="21"/>
          <w:lang w:val="nl-NL"/>
        </w:rPr>
        <w:t>: deze wordt groter</w:t>
      </w:r>
      <w:r w:rsidR="00BC5910">
        <w:rPr>
          <w:rFonts w:ascii="Palatino Linotype" w:hAnsi="Palatino Linotype"/>
          <w:sz w:val="21"/>
          <w:szCs w:val="21"/>
          <w:lang w:val="nl-NL"/>
        </w:rPr>
        <w:t xml:space="preserve">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overlappende connecties (grote ‘clusters’</w:t>
      </w:r>
      <w:r w:rsidR="00DD4B17" w:rsidRPr="00E96C5E">
        <w:rPr>
          <w:rFonts w:ascii="Palatino Linotype" w:hAnsi="Palatino Linotype"/>
          <w:sz w:val="21"/>
          <w:szCs w:val="21"/>
          <w:lang w:val="nl-NL"/>
        </w:rPr>
        <w:t>).</w:t>
      </w:r>
      <w:r w:rsidR="00DD4B17" w:rsidRPr="00E96C5E">
        <w:rPr>
          <w:rFonts w:ascii="Palatino Linotype" w:hAnsi="Palatino Linotype"/>
          <w:sz w:val="21"/>
          <w:szCs w:val="21"/>
          <w:lang w:val="nl-NL"/>
        </w:rPr>
        <w:t xml:space="preserve">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4A5227C5" w14:textId="2CF27368" w:rsidR="009C3782"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E96C5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De figuur toont dus aan</w:t>
      </w:r>
      <w:r w:rsidR="00677C4D" w:rsidRPr="00E96C5E">
        <w:rPr>
          <w:rFonts w:ascii="Palatino Linotype" w:hAnsi="Palatino Linotype"/>
          <w:sz w:val="21"/>
          <w:szCs w:val="21"/>
          <w:lang w:val="nl-NL"/>
        </w:rPr>
        <w:t xml:space="preserve">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w:t>
      </w:r>
      <w:r w:rsidR="003878A9" w:rsidRPr="00BC403E">
        <w:rPr>
          <w:rFonts w:ascii="Palatino Linotype" w:hAnsi="Palatino Linotype"/>
          <w:sz w:val="21"/>
          <w:szCs w:val="21"/>
          <w:lang w:val="nl-NL"/>
        </w:rPr>
        <w:t>prioriteren</w:t>
      </w:r>
      <w:r w:rsidR="003368D9" w:rsidRPr="00E96C5E">
        <w:rPr>
          <w:rFonts w:ascii="Palatino Linotype" w:hAnsi="Palatino Linotype"/>
          <w:sz w:val="21"/>
          <w:szCs w:val="21"/>
          <w:lang w:val="nl-NL"/>
        </w:rPr>
        <w:t xml:space="preserve">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w:t>
      </w:r>
      <w:r w:rsidRPr="00BC403E">
        <w:rPr>
          <w:rFonts w:ascii="Palatino Linotype" w:hAnsi="Palatino Linotype"/>
          <w:sz w:val="21"/>
          <w:szCs w:val="21"/>
          <w:lang w:val="nl-NL"/>
        </w:rPr>
        <w:t>kleine</w:t>
      </w:r>
      <w:r w:rsidR="005F191F" w:rsidRPr="00E96C5E">
        <w:rPr>
          <w:rFonts w:ascii="Palatino Linotype" w:hAnsi="Palatino Linotype"/>
          <w:sz w:val="21"/>
          <w:szCs w:val="21"/>
          <w:lang w:val="nl-NL"/>
        </w:rPr>
        <w:t xml:space="preserve"> vertraging doorvoert. Dit ligt </w:t>
      </w:r>
      <w:r w:rsidR="004B5C5B" w:rsidRPr="00E96C5E">
        <w:rPr>
          <w:rFonts w:ascii="Palatino Linotype" w:hAnsi="Palatino Linotype"/>
          <w:sz w:val="21"/>
          <w:szCs w:val="21"/>
          <w:lang w:val="nl-NL"/>
        </w:rPr>
        <w:t xml:space="preserve">binnen de lijn van verwachting: het algoritme begint met het </w:t>
      </w:r>
      <w:r w:rsidRPr="00BC403E">
        <w:rPr>
          <w:rFonts w:ascii="Palatino Linotype" w:hAnsi="Palatino Linotype"/>
          <w:sz w:val="21"/>
          <w:szCs w:val="21"/>
          <w:lang w:val="nl-NL"/>
        </w:rPr>
        <w:t xml:space="preserve">absolute minimum </w:t>
      </w:r>
      <w:r w:rsidR="004B5C5B" w:rsidRPr="00E96C5E">
        <w:rPr>
          <w:rFonts w:ascii="Palatino Linotype" w:hAnsi="Palatino Linotype"/>
          <w:sz w:val="21"/>
          <w:szCs w:val="21"/>
          <w:lang w:val="nl-NL"/>
        </w:rPr>
        <w:t xml:space="preserve">aantal kleuren dat nodig is. </w:t>
      </w:r>
      <w:r w:rsidRPr="00BC403E">
        <w:rPr>
          <w:rFonts w:ascii="Palatino Linotype" w:hAnsi="Palatino Linotype"/>
          <w:sz w:val="21"/>
          <w:szCs w:val="21"/>
          <w:lang w:val="nl-NL"/>
        </w:rPr>
        <w:t xml:space="preserve">Wanneer het werkelijke chromatisch getal hoger ligt, moet alsnog de gehele </w:t>
      </w:r>
      <w:r w:rsidR="004B5C5B" w:rsidRPr="00E96C5E">
        <w:rPr>
          <w:rFonts w:ascii="Palatino Linotype" w:hAnsi="Palatino Linotype"/>
          <w:sz w:val="21"/>
          <w:szCs w:val="21"/>
          <w:lang w:val="nl-NL"/>
        </w:rPr>
        <w:t xml:space="preserve">toestandsruimte </w:t>
      </w:r>
      <w:r w:rsidRPr="00BC403E">
        <w:rPr>
          <w:rFonts w:ascii="Palatino Linotype" w:hAnsi="Palatino Linotype"/>
          <w:sz w:val="21"/>
          <w:szCs w:val="21"/>
          <w:lang w:val="nl-NL"/>
        </w:rPr>
        <w:t>(min</w:t>
      </w:r>
      <w:r w:rsidR="004B5C5B" w:rsidRPr="00E96C5E">
        <w:rPr>
          <w:rFonts w:ascii="Palatino Linotype" w:hAnsi="Palatino Linotype"/>
          <w:sz w:val="21"/>
          <w:szCs w:val="21"/>
          <w:lang w:val="nl-NL"/>
        </w:rPr>
        <w:t xml:space="preserve"> de geprunede takken) </w:t>
      </w:r>
      <w:r w:rsidRPr="00BC403E">
        <w:rPr>
          <w:rFonts w:ascii="Palatino Linotype" w:hAnsi="Palatino Linotype"/>
          <w:sz w:val="21"/>
          <w:szCs w:val="21"/>
          <w:lang w:val="nl-NL"/>
        </w:rPr>
        <w:t xml:space="preserve">van het geschatte minimum </w:t>
      </w:r>
      <w:r w:rsidR="004B5C5B" w:rsidRPr="00E96C5E">
        <w:rPr>
          <w:rFonts w:ascii="Palatino Linotype" w:hAnsi="Palatino Linotype"/>
          <w:sz w:val="21"/>
          <w:szCs w:val="21"/>
          <w:lang w:val="nl-NL"/>
        </w:rPr>
        <w:t>doorlopen worden</w:t>
      </w:r>
      <w:r w:rsidRPr="00BC403E">
        <w:rPr>
          <w:rFonts w:ascii="Palatino Linotype" w:hAnsi="Palatino Linotype"/>
          <w:sz w:val="21"/>
          <w:szCs w:val="21"/>
          <w:lang w:val="nl-NL"/>
        </w:rPr>
        <w:t>.</w:t>
      </w:r>
      <w:r w:rsidR="004B5C5B" w:rsidRPr="00E96C5E">
        <w:rPr>
          <w:rFonts w:ascii="Palatino Linotype" w:hAnsi="Palatino Linotype"/>
          <w:sz w:val="21"/>
          <w:szCs w:val="21"/>
          <w:lang w:val="nl-NL"/>
        </w:rPr>
        <w:t xml:space="preserve">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 xml:space="preserve">weegt echter op tegen de </w:t>
      </w:r>
      <w:r w:rsidRPr="00BC403E">
        <w:rPr>
          <w:rFonts w:ascii="Palatino Linotype" w:hAnsi="Palatino Linotype"/>
          <w:sz w:val="21"/>
          <w:szCs w:val="21"/>
          <w:lang w:val="nl-NL"/>
        </w:rPr>
        <w:t>vertraging: in tegenstelling tot de eerste drie versies garandeert deze laatste versie van</w:t>
      </w:r>
      <w:r w:rsidR="005950F0">
        <w:rPr>
          <w:rFonts w:ascii="Palatino Linotype" w:hAnsi="Palatino Linotype"/>
          <w:sz w:val="21"/>
          <w:szCs w:val="21"/>
          <w:lang w:val="nl-NL"/>
        </w:rPr>
        <w:t xml:space="preserve"> het algoritme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w:t>
      </w:r>
      <w:r w:rsidRPr="00BC403E">
        <w:rPr>
          <w:rFonts w:ascii="Palatino Linotype" w:hAnsi="Palatino Linotype"/>
          <w:sz w:val="21"/>
          <w:szCs w:val="21"/>
          <w:lang w:val="nl-NL"/>
        </w:rPr>
        <w:t xml:space="preserve"> </w:t>
      </w:r>
    </w:p>
    <w:p w14:paraId="7532D44B" w14:textId="77777777" w:rsidR="00DF252D" w:rsidRPr="00BC403E" w:rsidRDefault="00DF252D" w:rsidP="00BC403E">
      <w:pPr>
        <w:spacing w:line="276" w:lineRule="auto"/>
        <w:ind w:firstLine="720"/>
        <w:jc w:val="both"/>
        <w:rPr>
          <w:rFonts w:ascii="Palatino Linotype" w:hAnsi="Palatino Linotype"/>
          <w:sz w:val="21"/>
          <w:szCs w:val="21"/>
          <w:lang w:val="nl-NL"/>
        </w:rPr>
      </w:pPr>
    </w:p>
    <w:p w14:paraId="4CCC9319" w14:textId="77777777"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rPr>
        <w:drawing>
          <wp:inline distT="0" distB="0" distL="0" distR="0" wp14:anchorId="681BFBD8" wp14:editId="14998728">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EE7BD6">
        <w:rPr>
          <w:rFonts w:ascii="Palatino Linotype" w:hAnsi="Palatino Linotype"/>
          <w:noProof/>
          <w:sz w:val="21"/>
          <w:szCs w:val="21"/>
          <w:lang w:val="nl-NL"/>
        </w:rPr>
        <w:t xml:space="preserve">   </w:t>
      </w:r>
      <w:r w:rsidRPr="00BC403E">
        <w:rPr>
          <w:rFonts w:ascii="Palatino Linotype" w:hAnsi="Palatino Linotype"/>
          <w:noProof/>
          <w:sz w:val="21"/>
          <w:szCs w:val="21"/>
        </w:rPr>
        <w:drawing>
          <wp:inline distT="0" distB="0" distL="0" distR="0" wp14:anchorId="60E2BC68" wp14:editId="7562C86E">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3A072D4B" w14:textId="77777777" w:rsidR="00DF252D" w:rsidRDefault="00DF252D" w:rsidP="0098690D">
      <w:pPr>
        <w:spacing w:line="276" w:lineRule="auto"/>
        <w:ind w:firstLine="720"/>
        <w:jc w:val="both"/>
        <w:rPr>
          <w:rFonts w:ascii="Palatino Linotype" w:hAnsi="Palatino Linotype"/>
          <w:sz w:val="21"/>
          <w:szCs w:val="21"/>
          <w:lang w:val="nl-NL"/>
        </w:rPr>
      </w:pPr>
    </w:p>
    <w:p w14:paraId="3614D10B" w14:textId="5F33FA73" w:rsidR="001B7D2E" w:rsidRPr="00E96C5E" w:rsidRDefault="0094109E" w:rsidP="0098690D">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 xml:space="preserve">Netwerk 1 heeft (samen </w:t>
      </w:r>
      <w:r w:rsidR="00F564F3" w:rsidRPr="00BC403E">
        <w:rPr>
          <w:rFonts w:ascii="Palatino Linotype" w:hAnsi="Palatino Linotype"/>
          <w:sz w:val="21"/>
          <w:szCs w:val="21"/>
          <w:lang w:val="nl-NL"/>
        </w:rPr>
        <w:lastRenderedPageBreak/>
        <w:t>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Aangezien 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28271A0D"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w:t>
      </w:r>
      <w:bookmarkStart w:id="2" w:name="_GoBack"/>
      <w:bookmarkEnd w:id="2"/>
      <w:r w:rsidRPr="00E96C5E">
        <w:rPr>
          <w:rFonts w:ascii="Palatino Linotype" w:hAnsi="Palatino Linotype"/>
          <w:sz w:val="21"/>
          <w:szCs w:val="21"/>
          <w:lang w:val="nl-NL"/>
        </w:rPr>
        <w:t>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573791" w:rsidRDefault="00903335" w:rsidP="0098690D">
      <w:pPr>
        <w:spacing w:line="276" w:lineRule="auto"/>
        <w:ind w:firstLine="720"/>
        <w:jc w:val="both"/>
        <w:rPr>
          <w:rFonts w:ascii="Palatino Linotype" w:hAnsi="Palatino Linotype"/>
          <w:sz w:val="21"/>
          <w:szCs w:val="21"/>
          <w:lang w:val="nl-NL"/>
        </w:rPr>
      </w:pPr>
      <w:r w:rsidRPr="00573791">
        <w:rPr>
          <w:rFonts w:ascii="Palatino Linotype" w:hAnsi="Palatino Linotype"/>
          <w:b/>
          <w:sz w:val="21"/>
          <w:szCs w:val="21"/>
          <w:u w:val="single"/>
          <w:lang w:val="nl-NL"/>
        </w:rPr>
        <w:t>Referenties</w:t>
      </w:r>
    </w:p>
    <w:p w14:paraId="2B6E530B" w14:textId="5F13A7FC" w:rsidR="00AD3ABE" w:rsidRPr="00AD3ABE" w:rsidRDefault="004626AE" w:rsidP="0098690D">
      <w:pPr>
        <w:pStyle w:val="Bibliography"/>
        <w:spacing w:line="276" w:lineRule="auto"/>
        <w:rPr>
          <w:rFonts w:ascii="Palatino Linotype" w:hAnsi="Palatino Linotype"/>
          <w:sz w:val="21"/>
        </w:rPr>
      </w:pPr>
      <w:r w:rsidRPr="00E96C5E">
        <w:rPr>
          <w:rFonts w:ascii="Palatino Linotype" w:hAnsi="Palatino Linotype"/>
          <w:sz w:val="21"/>
          <w:szCs w:val="21"/>
          <w:lang w:val="nl-NL"/>
        </w:rPr>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w:t>
      </w:r>
      <w:r w:rsidR="007C1586">
        <w:rPr>
          <w:rFonts w:ascii="Palatino Linotype" w:hAnsi="Palatino Linotype"/>
          <w:sz w:val="21"/>
        </w:rPr>
        <w:t>h</w:t>
      </w:r>
      <w:r w:rsidR="00AD3ABE" w:rsidRPr="00AD3ABE">
        <w:rPr>
          <w:rFonts w:ascii="Palatino Linotype" w:hAnsi="Palatino Linotype"/>
          <w:sz w:val="21"/>
        </w:rPr>
        <w:t>ttp://research.microsoft.com/~gonthier/4colproof.pdf&gt;</w:t>
      </w:r>
    </w:p>
    <w:p w14:paraId="4274A064"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6"/>
      <w:footnotePr>
        <w:numFmt w:val="lowerLetter"/>
      </w:footnotePr>
      <w:type w:val="continuous"/>
      <w:pgSz w:w="12240" w:h="15840"/>
      <w:pgMar w:top="1134" w:right="1077" w:bottom="1134" w:left="1077"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k Volger" w:date="2015-12-16T23:45:00Z" w:initials="RV">
    <w:p w14:paraId="3E195834" w14:textId="242BE945" w:rsidR="00312664" w:rsidRPr="00312664" w:rsidRDefault="00312664">
      <w:pPr>
        <w:pStyle w:val="CommentText"/>
        <w:rPr>
          <w:lang w:val="nl-NL"/>
        </w:rPr>
      </w:pPr>
      <w:r>
        <w:rPr>
          <w:rStyle w:val="CommentReference"/>
        </w:rPr>
        <w:annotationRef/>
      </w:r>
      <w:r w:rsidRPr="00312664">
        <w:rPr>
          <w:lang w:val="nl-NL"/>
        </w:rPr>
        <w:t>Ik snap niet helemaal</w:t>
      </w:r>
      <w:r>
        <w:rPr>
          <w:lang w:val="nl-NL"/>
        </w:rPr>
        <w:t xml:space="preserve"> wat je hier precies bedoelt me</w:t>
      </w:r>
      <w:r w:rsidRPr="00312664">
        <w:rPr>
          <w:lang w:val="nl-NL"/>
        </w:rPr>
        <w:t>t</w:t>
      </w:r>
      <w:r>
        <w:rPr>
          <w:lang w:val="nl-NL"/>
        </w:rPr>
        <w:t xml:space="preserve"> </w:t>
      </w:r>
      <w:r w:rsidRPr="00312664">
        <w:rPr>
          <w:lang w:val="nl-NL"/>
        </w:rPr>
        <w:t>het aantal overlappende</w:t>
      </w:r>
      <w:r w:rsidR="005C77BA">
        <w:rPr>
          <w:lang w:val="nl-NL"/>
        </w:rPr>
        <w:t xml:space="preserve"> connecti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1958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EB78D" w14:textId="77777777" w:rsidR="00107A9E" w:rsidRDefault="00107A9E" w:rsidP="00114B45">
      <w:pPr>
        <w:spacing w:after="0" w:line="240" w:lineRule="auto"/>
      </w:pPr>
      <w:r>
        <w:separator/>
      </w:r>
    </w:p>
  </w:endnote>
  <w:endnote w:type="continuationSeparator" w:id="0">
    <w:p w14:paraId="292DF664" w14:textId="77777777" w:rsidR="00107A9E" w:rsidRDefault="00107A9E" w:rsidP="00114B45">
      <w:pPr>
        <w:spacing w:after="0" w:line="240" w:lineRule="auto"/>
      </w:pPr>
      <w:r>
        <w:continuationSeparator/>
      </w:r>
    </w:p>
  </w:endnote>
  <w:endnote w:type="continuationNotice" w:id="1">
    <w:p w14:paraId="6229D87E" w14:textId="77777777" w:rsidR="00107A9E" w:rsidRDefault="00107A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4BDA2B01" w:rsidR="00114B45" w:rsidRPr="00114B45" w:rsidRDefault="009D7883" w:rsidP="00010B9D">
        <w:pPr>
          <w:pStyle w:val="Footer"/>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sidR="008246A4">
          <w:rPr>
            <w:rFonts w:ascii="Palatino Linotype" w:hAnsi="Palatino Linotype"/>
            <w:noProof/>
          </w:rPr>
          <w:t>5</w:t>
        </w:r>
        <w:r w:rsidR="00114B45" w:rsidRPr="00114B45">
          <w:rPr>
            <w:rFonts w:ascii="Palatino Linotype" w:hAnsi="Palatino Linotype"/>
            <w:noProof/>
          </w:rPr>
          <w:fldChar w:fldCharType="end"/>
        </w:r>
      </w:p>
    </w:sdtContent>
  </w:sdt>
  <w:p w14:paraId="42404414" w14:textId="77777777"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154F9" w14:textId="77777777" w:rsidR="00107A9E" w:rsidRDefault="00107A9E" w:rsidP="00114B45">
      <w:pPr>
        <w:spacing w:after="0" w:line="240" w:lineRule="auto"/>
      </w:pPr>
      <w:r>
        <w:separator/>
      </w:r>
    </w:p>
  </w:footnote>
  <w:footnote w:type="continuationSeparator" w:id="0">
    <w:p w14:paraId="32A1C373" w14:textId="77777777" w:rsidR="00107A9E" w:rsidRDefault="00107A9E" w:rsidP="00114B45">
      <w:pPr>
        <w:spacing w:after="0" w:line="240" w:lineRule="auto"/>
      </w:pPr>
      <w:r>
        <w:continuationSeparator/>
      </w:r>
    </w:p>
  </w:footnote>
  <w:footnote w:type="continuationNotice" w:id="1">
    <w:p w14:paraId="1699818A" w14:textId="77777777" w:rsidR="00107A9E" w:rsidRDefault="00107A9E">
      <w:pPr>
        <w:spacing w:after="0" w:line="240" w:lineRule="auto"/>
      </w:pPr>
    </w:p>
  </w:footnote>
  <w:footnote w:id="2">
    <w:p w14:paraId="106D27DA" w14:textId="77777777"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de Bie">
    <w15:presenceInfo w15:providerId="Windows Live" w15:userId="ee745ba703c3b2d6"/>
  </w15:person>
  <w15:person w15:author="Rik Volger">
    <w15:presenceInfo w15:providerId="Windows Live" w15:userId="b69b1f9ce0764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trackRevisions/>
  <w:defaultTabStop w:val="720"/>
  <w:hyphenationZone w:val="425"/>
  <w:characterSpacingControl w:val="doNotCompres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10B9D"/>
    <w:rsid w:val="00014458"/>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07A9E"/>
    <w:rsid w:val="00114B45"/>
    <w:rsid w:val="00124BBD"/>
    <w:rsid w:val="00146014"/>
    <w:rsid w:val="00150AA3"/>
    <w:rsid w:val="00151FC5"/>
    <w:rsid w:val="0016282B"/>
    <w:rsid w:val="001737C1"/>
    <w:rsid w:val="00173B80"/>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6222E"/>
    <w:rsid w:val="00264B5C"/>
    <w:rsid w:val="002667F7"/>
    <w:rsid w:val="00280FBC"/>
    <w:rsid w:val="00281C29"/>
    <w:rsid w:val="0028367F"/>
    <w:rsid w:val="0029328A"/>
    <w:rsid w:val="00295403"/>
    <w:rsid w:val="00296670"/>
    <w:rsid w:val="002A288F"/>
    <w:rsid w:val="002A5525"/>
    <w:rsid w:val="002A7766"/>
    <w:rsid w:val="002C7D1A"/>
    <w:rsid w:val="002D1628"/>
    <w:rsid w:val="002D68E6"/>
    <w:rsid w:val="002E4636"/>
    <w:rsid w:val="002E48D5"/>
    <w:rsid w:val="0030105B"/>
    <w:rsid w:val="00312664"/>
    <w:rsid w:val="00323079"/>
    <w:rsid w:val="003258DF"/>
    <w:rsid w:val="00327512"/>
    <w:rsid w:val="003324C2"/>
    <w:rsid w:val="003368D9"/>
    <w:rsid w:val="00340A9B"/>
    <w:rsid w:val="003460B4"/>
    <w:rsid w:val="00354062"/>
    <w:rsid w:val="0035736B"/>
    <w:rsid w:val="0037152B"/>
    <w:rsid w:val="00375FC2"/>
    <w:rsid w:val="003818E1"/>
    <w:rsid w:val="003841FF"/>
    <w:rsid w:val="003878A9"/>
    <w:rsid w:val="003928FB"/>
    <w:rsid w:val="003B0099"/>
    <w:rsid w:val="003B0F53"/>
    <w:rsid w:val="003B6952"/>
    <w:rsid w:val="003C4020"/>
    <w:rsid w:val="003C6E78"/>
    <w:rsid w:val="003C701C"/>
    <w:rsid w:val="003D4695"/>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3791"/>
    <w:rsid w:val="005755A8"/>
    <w:rsid w:val="00575B70"/>
    <w:rsid w:val="00581B80"/>
    <w:rsid w:val="005950F0"/>
    <w:rsid w:val="0059716B"/>
    <w:rsid w:val="005B0158"/>
    <w:rsid w:val="005C77BA"/>
    <w:rsid w:val="005E46FB"/>
    <w:rsid w:val="005F0338"/>
    <w:rsid w:val="005F1235"/>
    <w:rsid w:val="005F18A9"/>
    <w:rsid w:val="005F191F"/>
    <w:rsid w:val="005F3E77"/>
    <w:rsid w:val="005F5E0E"/>
    <w:rsid w:val="005F76EB"/>
    <w:rsid w:val="006116CB"/>
    <w:rsid w:val="006411E6"/>
    <w:rsid w:val="00644EF7"/>
    <w:rsid w:val="006505FD"/>
    <w:rsid w:val="0065090B"/>
    <w:rsid w:val="00650BB9"/>
    <w:rsid w:val="00664A52"/>
    <w:rsid w:val="00672756"/>
    <w:rsid w:val="0067450E"/>
    <w:rsid w:val="00677C4D"/>
    <w:rsid w:val="0068090E"/>
    <w:rsid w:val="0068182F"/>
    <w:rsid w:val="00686B8F"/>
    <w:rsid w:val="006939F9"/>
    <w:rsid w:val="006A5EB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7378A"/>
    <w:rsid w:val="00780B72"/>
    <w:rsid w:val="007920C2"/>
    <w:rsid w:val="007942DE"/>
    <w:rsid w:val="007A0082"/>
    <w:rsid w:val="007B3C0A"/>
    <w:rsid w:val="007C1586"/>
    <w:rsid w:val="007C3FB8"/>
    <w:rsid w:val="007D3E86"/>
    <w:rsid w:val="007F133A"/>
    <w:rsid w:val="008246A4"/>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058F"/>
    <w:rsid w:val="008C4C78"/>
    <w:rsid w:val="008E376E"/>
    <w:rsid w:val="008F4D67"/>
    <w:rsid w:val="008F4F61"/>
    <w:rsid w:val="008F6B65"/>
    <w:rsid w:val="00903335"/>
    <w:rsid w:val="009042ED"/>
    <w:rsid w:val="00906E29"/>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165A"/>
    <w:rsid w:val="009E519D"/>
    <w:rsid w:val="009E6D6F"/>
    <w:rsid w:val="009F142D"/>
    <w:rsid w:val="009F556A"/>
    <w:rsid w:val="009F69BF"/>
    <w:rsid w:val="00A025E2"/>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3ABE"/>
    <w:rsid w:val="00AF1303"/>
    <w:rsid w:val="00B009DA"/>
    <w:rsid w:val="00B0339E"/>
    <w:rsid w:val="00B056DD"/>
    <w:rsid w:val="00B06B86"/>
    <w:rsid w:val="00B13941"/>
    <w:rsid w:val="00B15991"/>
    <w:rsid w:val="00B20A31"/>
    <w:rsid w:val="00B31426"/>
    <w:rsid w:val="00B33A47"/>
    <w:rsid w:val="00B3478B"/>
    <w:rsid w:val="00B43113"/>
    <w:rsid w:val="00B45A3E"/>
    <w:rsid w:val="00B46EDA"/>
    <w:rsid w:val="00B47646"/>
    <w:rsid w:val="00B51283"/>
    <w:rsid w:val="00B53C6F"/>
    <w:rsid w:val="00B55A5E"/>
    <w:rsid w:val="00B71DEA"/>
    <w:rsid w:val="00B74D60"/>
    <w:rsid w:val="00B75E82"/>
    <w:rsid w:val="00B7757D"/>
    <w:rsid w:val="00B839DD"/>
    <w:rsid w:val="00B84475"/>
    <w:rsid w:val="00B84DCC"/>
    <w:rsid w:val="00B93250"/>
    <w:rsid w:val="00B962A0"/>
    <w:rsid w:val="00B96D9E"/>
    <w:rsid w:val="00BB7715"/>
    <w:rsid w:val="00BC1CF8"/>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375D"/>
    <w:rsid w:val="00CA565D"/>
    <w:rsid w:val="00CB0CD6"/>
    <w:rsid w:val="00CB1167"/>
    <w:rsid w:val="00CC167A"/>
    <w:rsid w:val="00CC222C"/>
    <w:rsid w:val="00CC4729"/>
    <w:rsid w:val="00CD6534"/>
    <w:rsid w:val="00CE27B2"/>
    <w:rsid w:val="00D216FB"/>
    <w:rsid w:val="00D2646E"/>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59D"/>
    <w:rsid w:val="00DF1889"/>
    <w:rsid w:val="00DF252D"/>
    <w:rsid w:val="00E007C1"/>
    <w:rsid w:val="00E02650"/>
    <w:rsid w:val="00E16275"/>
    <w:rsid w:val="00E17CAD"/>
    <w:rsid w:val="00E26DC8"/>
    <w:rsid w:val="00E35724"/>
    <w:rsid w:val="00E50BAC"/>
    <w:rsid w:val="00E57685"/>
    <w:rsid w:val="00E644A9"/>
    <w:rsid w:val="00E65140"/>
    <w:rsid w:val="00E73788"/>
    <w:rsid w:val="00E90445"/>
    <w:rsid w:val="00E9253A"/>
    <w:rsid w:val="00E960EC"/>
    <w:rsid w:val="00E96C5E"/>
    <w:rsid w:val="00EA0041"/>
    <w:rsid w:val="00EA608D"/>
    <w:rsid w:val="00EB3105"/>
    <w:rsid w:val="00EB470D"/>
    <w:rsid w:val="00EC0F04"/>
    <w:rsid w:val="00EC2D98"/>
    <w:rsid w:val="00EC6907"/>
    <w:rsid w:val="00EC7A83"/>
    <w:rsid w:val="00ED0165"/>
    <w:rsid w:val="00ED4495"/>
    <w:rsid w:val="00ED455D"/>
    <w:rsid w:val="00ED508E"/>
    <w:rsid w:val="00ED6490"/>
    <w:rsid w:val="00EE1CA7"/>
    <w:rsid w:val="00EE7BD6"/>
    <w:rsid w:val="00EF0036"/>
    <w:rsid w:val="00F07306"/>
    <w:rsid w:val="00F07CCF"/>
    <w:rsid w:val="00F16187"/>
    <w:rsid w:val="00F2093E"/>
    <w:rsid w:val="00F20CB7"/>
    <w:rsid w:val="00F26254"/>
    <w:rsid w:val="00F272B9"/>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D5BE1"/>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 w:type="character" w:styleId="CommentReference">
    <w:name w:val="annotation reference"/>
    <w:basedOn w:val="DefaultParagraphFont"/>
    <w:uiPriority w:val="99"/>
    <w:semiHidden/>
    <w:unhideWhenUsed/>
    <w:rsid w:val="00173B80"/>
    <w:rPr>
      <w:sz w:val="16"/>
      <w:szCs w:val="16"/>
    </w:rPr>
  </w:style>
  <w:style w:type="paragraph" w:styleId="CommentText">
    <w:name w:val="annotation text"/>
    <w:basedOn w:val="Normal"/>
    <w:link w:val="CommentTextChar"/>
    <w:uiPriority w:val="99"/>
    <w:semiHidden/>
    <w:unhideWhenUsed/>
    <w:rsid w:val="00173B80"/>
    <w:pPr>
      <w:spacing w:line="240" w:lineRule="auto"/>
    </w:pPr>
    <w:rPr>
      <w:sz w:val="20"/>
      <w:szCs w:val="20"/>
    </w:rPr>
  </w:style>
  <w:style w:type="character" w:customStyle="1" w:styleId="CommentTextChar">
    <w:name w:val="Comment Text Char"/>
    <w:basedOn w:val="DefaultParagraphFont"/>
    <w:link w:val="CommentText"/>
    <w:uiPriority w:val="99"/>
    <w:semiHidden/>
    <w:rsid w:val="00173B80"/>
    <w:rPr>
      <w:sz w:val="20"/>
      <w:szCs w:val="20"/>
    </w:rPr>
  </w:style>
  <w:style w:type="paragraph" w:styleId="CommentSubject">
    <w:name w:val="annotation subject"/>
    <w:basedOn w:val="CommentText"/>
    <w:next w:val="CommentText"/>
    <w:link w:val="CommentSubjectChar"/>
    <w:uiPriority w:val="99"/>
    <w:semiHidden/>
    <w:unhideWhenUsed/>
    <w:rsid w:val="00173B80"/>
    <w:rPr>
      <w:b/>
      <w:bCs/>
    </w:rPr>
  </w:style>
  <w:style w:type="character" w:customStyle="1" w:styleId="CommentSubjectChar">
    <w:name w:val="Comment Subject Char"/>
    <w:basedOn w:val="CommentTextChar"/>
    <w:link w:val="CommentSubject"/>
    <w:uiPriority w:val="99"/>
    <w:semiHidden/>
    <w:rsid w:val="00173B80"/>
    <w:rPr>
      <w:b/>
      <w:bCs/>
      <w:sz w:val="20"/>
      <w:szCs w:val="20"/>
    </w:rPr>
  </w:style>
  <w:style w:type="paragraph" w:styleId="BalloonText">
    <w:name w:val="Balloon Text"/>
    <w:basedOn w:val="Normal"/>
    <w:link w:val="BalloonTextChar"/>
    <w:uiPriority w:val="99"/>
    <w:semiHidden/>
    <w:unhideWhenUsed/>
    <w:rsid w:val="00173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B80"/>
    <w:rPr>
      <w:rFonts w:ascii="Segoe UI" w:hAnsi="Segoe UI" w:cs="Segoe UI"/>
      <w:sz w:val="18"/>
      <w:szCs w:val="18"/>
    </w:rPr>
  </w:style>
  <w:style w:type="paragraph" w:styleId="Revision">
    <w:name w:val="Revision"/>
    <w:hidden/>
    <w:uiPriority w:val="99"/>
    <w:semiHidden/>
    <w:rsid w:val="00BC1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6D9B8B5-B3D0-42B6-A1FA-6877EBF38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6</Pages>
  <Words>3397</Words>
  <Characters>19364</Characters>
  <Application>Microsoft Office Word</Application>
  <DocSecurity>0</DocSecurity>
  <Lines>161</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Kim de Bie</cp:lastModifiedBy>
  <cp:revision>18</cp:revision>
  <dcterms:created xsi:type="dcterms:W3CDTF">2015-12-16T22:27:00Z</dcterms:created>
  <dcterms:modified xsi:type="dcterms:W3CDTF">2015-12-17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